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1EAFF8A8" w14:textId="77777777"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734EA6"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0D85C2ED" w:rsidR="00827ECD" w:rsidRPr="00B62E9E" w:rsidRDefault="00734EA6"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initial probability</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w:t>
      </w:r>
      <w:r w:rsidR="00574CF3">
        <w:rPr>
          <w:rFonts w:ascii="Times New Roman" w:hAnsi="Times New Roman" w:cs="Times New Roman"/>
          <w:sz w:val="24"/>
          <w:szCs w:val="24"/>
        </w:rPr>
        <w:lastRenderedPageBreak/>
        <w:t>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39B83216" w:rsidR="00CD4207" w:rsidRDefault="00CD4207" w:rsidP="00D62596">
      <w:pPr>
        <w:spacing w:after="0" w:line="276" w:lineRule="auto"/>
        <w:jc w:val="both"/>
        <w:rPr>
          <w:rFonts w:ascii="Times New Roman" w:hAnsi="Times New Roman" w:cs="Times New Roman"/>
          <w:sz w:val="24"/>
          <w:szCs w:val="24"/>
        </w:rPr>
      </w:pPr>
    </w:p>
    <w:p w14:paraId="6A665872" w14:textId="77777777" w:rsidR="0061063B" w:rsidRDefault="0061063B"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r w:rsidRPr="00FA71D8">
        <w:rPr>
          <w:rFonts w:ascii="Times New Roman" w:hAnsi="Times New Roman" w:cs="Times New Roman"/>
          <w:i/>
          <w:iCs/>
        </w:rPr>
        <w:t>Tahapan Penelitian</w:t>
      </w:r>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r>
        <w:rPr>
          <w:rFonts w:ascii="Times New Roman" w:hAnsi="Times New Roman" w:cs="Times New Roman"/>
          <w:b/>
          <w:bCs/>
          <w:sz w:val="24"/>
          <w:szCs w:val="24"/>
        </w:rPr>
        <w:t>Studi Literatur</w:t>
      </w:r>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w:t>
      </w:r>
      <w:r w:rsidR="0001426B">
        <w:rPr>
          <w:rFonts w:ascii="Times New Roman" w:hAnsi="Times New Roman" w:cs="Times New Roman"/>
          <w:b/>
          <w:bCs/>
          <w:sz w:val="24"/>
          <w:szCs w:val="24"/>
        </w:rPr>
        <w:t>mbuatan Model Klasifikasi</w:t>
      </w:r>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w:t>
      </w:r>
      <w:r w:rsidR="00B819A3">
        <w:rPr>
          <w:rFonts w:ascii="Times New Roman" w:hAnsi="Times New Roman" w:cs="Times New Roman"/>
          <w:sz w:val="24"/>
          <w:szCs w:val="24"/>
        </w:rPr>
        <w:lastRenderedPageBreak/>
        <w:t>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data yang akan dihitung adalah seperti dibawah ini.</w:t>
      </w:r>
    </w:p>
    <w:p w14:paraId="41568098" w14:textId="6BA51E00" w:rsidR="007A4010" w:rsidRPr="00B56114" w:rsidRDefault="00B56114" w:rsidP="00B56114">
      <w:pPr>
        <w:spacing w:after="0" w:line="276" w:lineRule="auto"/>
        <w:jc w:val="center"/>
        <w:rPr>
          <w:rFonts w:ascii="Times New Roman" w:hAnsi="Times New Roman" w:cs="Times New Roman"/>
          <w:i/>
          <w:iCs/>
        </w:rPr>
      </w:pPr>
      <w:r w:rsidRPr="00B56114">
        <w:rPr>
          <w:rFonts w:ascii="Times New Roman" w:hAnsi="Times New Roman" w:cs="Times New Roman"/>
          <w:b/>
          <w:bCs/>
        </w:rPr>
        <w:t xml:space="preserve">Tabel 3.3 </w:t>
      </w:r>
      <w:r w:rsidRPr="00B56114">
        <w:rPr>
          <w:rFonts w:ascii="Times New Roman" w:hAnsi="Times New Roman" w:cs="Times New Roman"/>
          <w:i/>
          <w:iCs/>
        </w:rPr>
        <w:t>Contoh Menghapus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agian datasets dilakukan untuk membagi data menjadi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w:t>
      </w:r>
      <w:r w:rsidR="00FD1DE9">
        <w:rPr>
          <w:rFonts w:ascii="Times New Roman" w:hAnsi="Times New Roman" w:cs="Times New Roman"/>
          <w:sz w:val="24"/>
          <w:szCs w:val="24"/>
        </w:rPr>
        <w:lastRenderedPageBreak/>
        <w:t>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r w:rsidRPr="002D46E2">
        <w:rPr>
          <w:rFonts w:ascii="Times New Roman" w:hAnsi="Times New Roman" w:cs="Times New Roman"/>
          <w:b/>
          <w:bCs/>
        </w:rPr>
        <w:t>Tabel 3.4</w:t>
      </w:r>
      <w:r w:rsidRPr="002D46E2">
        <w:rPr>
          <w:rFonts w:ascii="Times New Roman" w:hAnsi="Times New Roman" w:cs="Times New Roman"/>
          <w:i/>
          <w:iCs/>
        </w:rPr>
        <w:t xml:space="preserve"> Perhitungan normalisasi MinMax</w:t>
      </w:r>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734EA6"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734EA6"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 xml:space="preserve">Tabel 3.5 </w:t>
      </w:r>
      <w:r w:rsidRPr="00C37A55">
        <w:rPr>
          <w:rFonts w:ascii="Times New Roman" w:eastAsiaTheme="minorEastAsia" w:hAnsi="Times New Roman" w:cs="Times New Roman"/>
          <w:i/>
          <w:iCs/>
        </w:rPr>
        <w:t>Contoh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Tabel 3.6</w:t>
      </w:r>
      <w:r w:rsidRPr="00C37A55">
        <w:rPr>
          <w:rFonts w:ascii="Times New Roman" w:eastAsiaTheme="minorEastAsia" w:hAnsi="Times New Roman" w:cs="Times New Roman"/>
          <w:i/>
          <w:iCs/>
        </w:rPr>
        <w:t xml:space="preserve"> 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umum xgboost</w:t>
      </w:r>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B206B9">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w:t>
      </w:r>
      <w:r w:rsidR="00AA3DF9">
        <w:rPr>
          <w:rFonts w:ascii="Times New Roman" w:hAnsi="Times New Roman" w:cs="Times New Roman"/>
          <w:sz w:val="24"/>
          <w:szCs w:val="24"/>
        </w:rPr>
        <w:lastRenderedPageBreak/>
        <w:t xml:space="preserve">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26AAF653" w14:textId="1FCB252F" w:rsidR="008A0582" w:rsidRPr="00192DE3" w:rsidRDefault="00734EA6"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1FB5B01" w14:textId="5C52AEE4" w:rsidR="0037281B" w:rsidRPr="00764BA4" w:rsidRDefault="00734EA6"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initial probability</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Contoh dataset yang akan digunakan untuk proses training adalah sebagai beriku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r w:rsidRPr="006B1CF1">
        <w:rPr>
          <w:rFonts w:ascii="Times New Roman" w:hAnsi="Times New Roman" w:cs="Times New Roman"/>
          <w:b/>
          <w:bCs/>
        </w:rPr>
        <w:lastRenderedPageBreak/>
        <w:t>Tabel 3.7</w:t>
      </w:r>
      <w:r w:rsidRPr="006B1CF1">
        <w:rPr>
          <w:rFonts w:ascii="Times New Roman" w:hAnsi="Times New Roman" w:cs="Times New Roman"/>
          <w:i/>
          <w:iCs/>
        </w:rPr>
        <w:t xml:space="preserve"> contoh datasest untuk</w:t>
      </w:r>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r w:rsidRPr="00696103">
        <w:rPr>
          <w:rFonts w:ascii="Times New Roman" w:eastAsiaTheme="minorEastAsia" w:hAnsi="Times New Roman" w:cs="Times New Roman"/>
          <w:b/>
          <w:bCs/>
        </w:rPr>
        <w:t xml:space="preserve">Tabel 3.8 </w:t>
      </w:r>
      <w:r w:rsidRPr="00696103">
        <w:rPr>
          <w:rFonts w:ascii="Times New Roman" w:eastAsiaTheme="minorEastAsia" w:hAnsi="Times New Roman" w:cs="Times New Roman"/>
          <w:i/>
          <w:iCs/>
        </w:rPr>
        <w:t>tabel dengan nilai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26D65"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26D65"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m:t>
              </m:r>
              <m:r>
                <w:rPr>
                  <w:rFonts w:ascii="Cambria Math" w:hAnsi="Cambria Math" w:cs="Times New Roman"/>
                  <w:sz w:val="24"/>
                  <w:szCs w:val="24"/>
                </w:rPr>
                <m:t xml:space="preserve"> ×5</m:t>
              </m:r>
            </m:den>
          </m:f>
        </m:oMath>
      </m:oMathPara>
    </w:p>
    <w:p w14:paraId="1E8F60EF" w14:textId="7935C070" w:rsidR="009F1019" w:rsidRPr="00783CE9" w:rsidRDefault="00626D65"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m:t>
              </m:r>
              <m:r>
                <w:rPr>
                  <w:rFonts w:ascii="Cambria Math" w:hAnsi="Cambria Math" w:cs="Times New Roman"/>
                  <w:sz w:val="24"/>
                  <w:szCs w:val="24"/>
                </w:rPr>
                <m:t>25</m:t>
              </m:r>
            </m:den>
          </m:f>
        </m:oMath>
      </m:oMathPara>
    </w:p>
    <w:p w14:paraId="672FC857" w14:textId="78D87944" w:rsidR="00783CE9" w:rsidRPr="00453604" w:rsidRDefault="00626D65"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r>
            <w:rPr>
              <w:rFonts w:ascii="Cambria Math" w:hAnsi="Cambria Math" w:cs="Times New Roman"/>
              <w:sz w:val="24"/>
              <w:szCs w:val="24"/>
            </w:rPr>
            <m:t>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389DF18E" w:rsidR="00565DDB" w:rsidRDefault="00565DDB"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As </w:t>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tree untuk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6060E7"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196DE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m:t>
              </m:r>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25</m:t>
              </m:r>
              <m:r>
                <w:rPr>
                  <w:rFonts w:ascii="Cambria Math" w:hAnsi="Cambria Math" w:cs="Times New Roman"/>
                  <w:sz w:val="24"/>
                  <w:szCs w:val="24"/>
                </w:rPr>
                <m:t xml:space="preserve"> ×2)+0</m:t>
              </m:r>
            </m:den>
          </m:f>
        </m:oMath>
      </m:oMathPara>
    </w:p>
    <w:p w14:paraId="5641F140" w14:textId="717014E5" w:rsidR="002A28FB" w:rsidRPr="009143D4" w:rsidRDefault="009143D4"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5</m:t>
              </m:r>
            </m:den>
          </m:f>
        </m:oMath>
      </m:oMathPara>
    </w:p>
    <w:p w14:paraId="75223E14" w14:textId="2B0142B3" w:rsidR="009143D4" w:rsidRPr="007A46E3" w:rsidRDefault="009143D4"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r>
            <w:rPr>
              <w:rFonts w:ascii="Cambria Math" w:hAnsi="Cambria Math" w:cs="Times New Roman"/>
              <w:sz w:val="24"/>
              <w:szCs w:val="24"/>
            </w:rPr>
            <m:t>2</m:t>
          </m:r>
        </m:oMath>
      </m:oMathPara>
    </w:p>
    <w:p w14:paraId="6A68A165" w14:textId="2C10E7F2" w:rsidR="007A46E3" w:rsidRPr="00242DB5" w:rsidRDefault="00172DB7"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77959982" w:rsidR="001A05AF" w:rsidRDefault="001A05AF"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As </w:t>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tree untuk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0547E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0547E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962A84"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347AE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47AE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47B3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A47B3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7458B11A" w:rsidR="002E6618" w:rsidRDefault="002E6618"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As</w:t>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tree untuk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8203DC"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8203DC"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8203DC"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D53A7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m:t>
            </m:r>
            <m:r>
              <w:rPr>
                <w:rFonts w:ascii="Cambria Math" w:hAnsi="Cambria Math" w:cs="Times New Roman"/>
                <w:sz w:val="24"/>
                <w:szCs w:val="24"/>
              </w:rPr>
              <m:t>50</m:t>
            </m:r>
            <m:r>
              <w:rPr>
                <w:rFonts w:ascii="Cambria Math" w:hAnsi="Cambria Math" w:cs="Times New Roman"/>
                <w:sz w:val="24"/>
                <w:szCs w:val="24"/>
              </w:rPr>
              <m:t>-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555A111B" w:rsidR="002F2DC9" w:rsidRDefault="009B3A8E"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As</w:t>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tree untuk node thalac&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F20CC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0EB1B778"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As</w:t>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untuk node thalac&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69738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83E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A83E9F"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13576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043C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FB7BD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4F498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4EC9ED3A" w:rsidR="00047BC8" w:rsidRDefault="00047BC8"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As</w:t>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tree untuk node thalac&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3B3C1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C3291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C3291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46413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054B97"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0D535C"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45BB4B53" w:rsidR="006E2DE5" w:rsidRDefault="007125F1"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gambar --//</w:t>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tree untuk node thalac&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043E58"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802F2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802F2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r>
            <w:rPr>
              <w:rFonts w:ascii="Cambria Math" w:hAnsi="Cambria Math" w:cs="Times New Roman"/>
              <w:sz w:val="24"/>
              <w:szCs w:val="24"/>
            </w:rPr>
            <m:t>0</m:t>
          </m:r>
        </m:oMath>
      </m:oMathPara>
    </w:p>
    <w:p w14:paraId="558B7A7C" w14:textId="580EF1CE" w:rsidR="00D73811" w:rsidRPr="00D7381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0C9F13F0" w14:textId="4B046B0D" w:rsidR="00716D6C" w:rsidRDefault="002A4F7A"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w:t>
      </w:r>
      <w:r w:rsidR="00800549">
        <w:rPr>
          <w:rFonts w:ascii="Times New Roman" w:hAnsi="Times New Roman" w:cs="Times New Roman"/>
          <w:sz w:val="24"/>
          <w:szCs w:val="24"/>
        </w:rPr>
        <w:t>--</w:t>
      </w:r>
      <w:r>
        <w:rPr>
          <w:rFonts w:ascii="Times New Roman" w:hAnsi="Times New Roman" w:cs="Times New Roman"/>
          <w:sz w:val="24"/>
          <w:szCs w:val="24"/>
        </w:rPr>
        <w:t>gambar</w:t>
      </w:r>
      <w:r w:rsidR="00800549">
        <w:rPr>
          <w:rFonts w:ascii="Times New Roman" w:hAnsi="Times New Roman" w:cs="Times New Roman"/>
          <w:sz w:val="24"/>
          <w:szCs w:val="24"/>
        </w:rPr>
        <w:t>--</w:t>
      </w:r>
      <w:r>
        <w:rPr>
          <w:rFonts w:ascii="Times New Roman" w:hAnsi="Times New Roman" w:cs="Times New Roman"/>
          <w:sz w:val="24"/>
          <w:szCs w:val="24"/>
        </w:rPr>
        <w:t>//</w:t>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sementara yang terbentuk</w:t>
      </w:r>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529EC7F" w:rsidR="00A106CB" w:rsidRDefault="00A106CB"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untuk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A106C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8B08F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60689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60689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01E11A0E"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untuk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D3723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B4654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5008F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5008F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EA5F7E8" w14:textId="47D35092" w:rsidR="006A023D" w:rsidRDefault="006A023D"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tree untuk node thalac&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A37FA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BB15A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BB15A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5F21E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54593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545938"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DC05BC2" w14:textId="71EAD6C6" w:rsidR="00446957" w:rsidRDefault="00446957"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gambar --//</w:t>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tree untuk node thalac&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5504C5"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190A6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C53B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C53BB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3538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8E4D0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8E4D0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474000C0" w14:textId="22A4280E" w:rsidR="00300469" w:rsidRDefault="00300469"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 gambar --//</w:t>
      </w:r>
    </w:p>
    <w:p w14:paraId="0EA167AC" w14:textId="651539FD" w:rsidR="00300469" w:rsidRPr="00300469" w:rsidRDefault="00300469" w:rsidP="00300469">
      <w:pPr>
        <w:spacing w:after="0" w:line="276" w:lineRule="auto"/>
        <w:ind w:left="720"/>
        <w:jc w:val="center"/>
        <w:rPr>
          <w:rFonts w:ascii="Times New Roman" w:hAnsi="Times New Roman" w:cs="Times New Roman"/>
          <w:i/>
          <w:iCs/>
          <w:sz w:val="24"/>
          <w:szCs w:val="24"/>
        </w:rPr>
      </w:pPr>
      <w:r>
        <w:rPr>
          <w:rFonts w:ascii="Times New Roman" w:hAnsi="Times New Roman" w:cs="Times New Roman"/>
          <w:b/>
          <w:bCs/>
          <w:sz w:val="24"/>
          <w:szCs w:val="24"/>
        </w:rPr>
        <w:t>Gambar 3.16</w:t>
      </w:r>
      <w:r>
        <w:rPr>
          <w:rFonts w:ascii="Times New Roman" w:hAnsi="Times New Roman" w:cs="Times New Roman"/>
          <w:i/>
          <w:iCs/>
          <w:sz w:val="24"/>
          <w:szCs w:val="24"/>
        </w:rPr>
        <w:t xml:space="preserve"> tree sementara yang sudah dibuat</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Evaluasi</w:t>
      </w:r>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97316E" w:rsidRDefault="00810CA9"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w:t>
      </w:r>
      <w:r w:rsidRPr="00480DA1">
        <w:rPr>
          <w:rFonts w:ascii="Times New Roman" w:hAnsi="Times New Roman" w:cs="Times New Roman"/>
          <w:noProof/>
          <w:sz w:val="24"/>
          <w:szCs w:val="24"/>
        </w:rPr>
        <w:lastRenderedPageBreak/>
        <w:t xml:space="preserve">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w:t>
      </w:r>
      <w:r w:rsidRPr="00480DA1">
        <w:rPr>
          <w:rFonts w:ascii="Times New Roman" w:hAnsi="Times New Roman" w:cs="Times New Roman"/>
          <w:noProof/>
          <w:sz w:val="24"/>
          <w:szCs w:val="24"/>
        </w:rPr>
        <w:lastRenderedPageBreak/>
        <w:t xml:space="preserve">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w:t>
      </w:r>
      <w:r w:rsidRPr="00480DA1">
        <w:rPr>
          <w:rFonts w:ascii="Times New Roman" w:hAnsi="Times New Roman" w:cs="Times New Roman"/>
          <w:noProof/>
          <w:sz w:val="24"/>
          <w:szCs w:val="24"/>
        </w:rPr>
        <w:lastRenderedPageBreak/>
        <w:t>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4"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9"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5"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7"/>
  </w:num>
  <w:num w:numId="3">
    <w:abstractNumId w:val="11"/>
  </w:num>
  <w:num w:numId="4">
    <w:abstractNumId w:val="2"/>
  </w:num>
  <w:num w:numId="5">
    <w:abstractNumId w:val="8"/>
  </w:num>
  <w:num w:numId="6">
    <w:abstractNumId w:val="3"/>
  </w:num>
  <w:num w:numId="7">
    <w:abstractNumId w:val="12"/>
  </w:num>
  <w:num w:numId="8">
    <w:abstractNumId w:val="18"/>
  </w:num>
  <w:num w:numId="9">
    <w:abstractNumId w:val="14"/>
  </w:num>
  <w:num w:numId="10">
    <w:abstractNumId w:val="7"/>
  </w:num>
  <w:num w:numId="11">
    <w:abstractNumId w:val="9"/>
  </w:num>
  <w:num w:numId="12">
    <w:abstractNumId w:val="0"/>
  </w:num>
  <w:num w:numId="13">
    <w:abstractNumId w:val="16"/>
  </w:num>
  <w:num w:numId="14">
    <w:abstractNumId w:val="20"/>
  </w:num>
  <w:num w:numId="15">
    <w:abstractNumId w:val="10"/>
  </w:num>
  <w:num w:numId="16">
    <w:abstractNumId w:val="21"/>
  </w:num>
  <w:num w:numId="17">
    <w:abstractNumId w:val="4"/>
  </w:num>
  <w:num w:numId="18">
    <w:abstractNumId w:val="13"/>
  </w:num>
  <w:num w:numId="19">
    <w:abstractNumId w:val="6"/>
  </w:num>
  <w:num w:numId="20">
    <w:abstractNumId w:val="5"/>
  </w:num>
  <w:num w:numId="21">
    <w:abstractNumId w:val="19"/>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63E7"/>
    <w:rsid w:val="00017D9B"/>
    <w:rsid w:val="000208AA"/>
    <w:rsid w:val="00020E06"/>
    <w:rsid w:val="00021991"/>
    <w:rsid w:val="00021EA2"/>
    <w:rsid w:val="00022228"/>
    <w:rsid w:val="00022A0F"/>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BC8"/>
    <w:rsid w:val="0005002B"/>
    <w:rsid w:val="00051737"/>
    <w:rsid w:val="00051871"/>
    <w:rsid w:val="00051902"/>
    <w:rsid w:val="00054140"/>
    <w:rsid w:val="000547E3"/>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6BD"/>
    <w:rsid w:val="0007216E"/>
    <w:rsid w:val="00072DAB"/>
    <w:rsid w:val="00073391"/>
    <w:rsid w:val="000737B2"/>
    <w:rsid w:val="00073A7C"/>
    <w:rsid w:val="00073FC3"/>
    <w:rsid w:val="000743B6"/>
    <w:rsid w:val="00075D31"/>
    <w:rsid w:val="0007631D"/>
    <w:rsid w:val="00076E22"/>
    <w:rsid w:val="00077696"/>
    <w:rsid w:val="00080699"/>
    <w:rsid w:val="0008107C"/>
    <w:rsid w:val="0008151F"/>
    <w:rsid w:val="00081713"/>
    <w:rsid w:val="00081A0E"/>
    <w:rsid w:val="00081CF9"/>
    <w:rsid w:val="00082290"/>
    <w:rsid w:val="00082CF9"/>
    <w:rsid w:val="00083308"/>
    <w:rsid w:val="00083949"/>
    <w:rsid w:val="00083D92"/>
    <w:rsid w:val="0008408B"/>
    <w:rsid w:val="0008525E"/>
    <w:rsid w:val="00085B76"/>
    <w:rsid w:val="00085F0A"/>
    <w:rsid w:val="00086390"/>
    <w:rsid w:val="00086DD9"/>
    <w:rsid w:val="00090593"/>
    <w:rsid w:val="000916F4"/>
    <w:rsid w:val="00091723"/>
    <w:rsid w:val="00091E31"/>
    <w:rsid w:val="000938AA"/>
    <w:rsid w:val="0009399D"/>
    <w:rsid w:val="00093BFA"/>
    <w:rsid w:val="00094424"/>
    <w:rsid w:val="000945D8"/>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00B1"/>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30A0"/>
    <w:rsid w:val="000D393C"/>
    <w:rsid w:val="000D4F7C"/>
    <w:rsid w:val="000D535C"/>
    <w:rsid w:val="000D550F"/>
    <w:rsid w:val="000D5A93"/>
    <w:rsid w:val="000D6105"/>
    <w:rsid w:val="000D6821"/>
    <w:rsid w:val="000D6C1D"/>
    <w:rsid w:val="000D748D"/>
    <w:rsid w:val="000D7743"/>
    <w:rsid w:val="000E205B"/>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35FF"/>
    <w:rsid w:val="0010363B"/>
    <w:rsid w:val="00103679"/>
    <w:rsid w:val="00103BAB"/>
    <w:rsid w:val="00103DCC"/>
    <w:rsid w:val="001043E5"/>
    <w:rsid w:val="00104632"/>
    <w:rsid w:val="001057D4"/>
    <w:rsid w:val="00105A7B"/>
    <w:rsid w:val="00106B57"/>
    <w:rsid w:val="00107349"/>
    <w:rsid w:val="0011029B"/>
    <w:rsid w:val="00111F24"/>
    <w:rsid w:val="0011303F"/>
    <w:rsid w:val="00113D70"/>
    <w:rsid w:val="0011509F"/>
    <w:rsid w:val="0011546F"/>
    <w:rsid w:val="00116461"/>
    <w:rsid w:val="001167E4"/>
    <w:rsid w:val="0011787D"/>
    <w:rsid w:val="00121D7B"/>
    <w:rsid w:val="00121D88"/>
    <w:rsid w:val="00122D03"/>
    <w:rsid w:val="00124929"/>
    <w:rsid w:val="00124983"/>
    <w:rsid w:val="001259EA"/>
    <w:rsid w:val="00126385"/>
    <w:rsid w:val="0012693B"/>
    <w:rsid w:val="00130323"/>
    <w:rsid w:val="001306E4"/>
    <w:rsid w:val="00130A89"/>
    <w:rsid w:val="00130EF5"/>
    <w:rsid w:val="00131452"/>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BA"/>
    <w:rsid w:val="001523F0"/>
    <w:rsid w:val="00153998"/>
    <w:rsid w:val="00153CCA"/>
    <w:rsid w:val="001555A0"/>
    <w:rsid w:val="001555C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F4"/>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BF1"/>
    <w:rsid w:val="001823D7"/>
    <w:rsid w:val="001843F0"/>
    <w:rsid w:val="0018470C"/>
    <w:rsid w:val="00184D7D"/>
    <w:rsid w:val="001859D8"/>
    <w:rsid w:val="00185ED0"/>
    <w:rsid w:val="001861B2"/>
    <w:rsid w:val="0018624C"/>
    <w:rsid w:val="00186AE3"/>
    <w:rsid w:val="00187645"/>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6F17"/>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BBC"/>
    <w:rsid w:val="001F0389"/>
    <w:rsid w:val="001F14F7"/>
    <w:rsid w:val="001F36E2"/>
    <w:rsid w:val="001F4C84"/>
    <w:rsid w:val="001F4CDD"/>
    <w:rsid w:val="001F4FD9"/>
    <w:rsid w:val="001F692B"/>
    <w:rsid w:val="00201AC4"/>
    <w:rsid w:val="00201EEC"/>
    <w:rsid w:val="00202631"/>
    <w:rsid w:val="002028CF"/>
    <w:rsid w:val="0020339C"/>
    <w:rsid w:val="0020346E"/>
    <w:rsid w:val="00203B8F"/>
    <w:rsid w:val="00203C09"/>
    <w:rsid w:val="002051A4"/>
    <w:rsid w:val="00205356"/>
    <w:rsid w:val="0020577E"/>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40A31"/>
    <w:rsid w:val="00241CFF"/>
    <w:rsid w:val="0024233F"/>
    <w:rsid w:val="002423FA"/>
    <w:rsid w:val="00242B27"/>
    <w:rsid w:val="00242DB5"/>
    <w:rsid w:val="002430A1"/>
    <w:rsid w:val="002435AE"/>
    <w:rsid w:val="002439C6"/>
    <w:rsid w:val="0024451B"/>
    <w:rsid w:val="00245A75"/>
    <w:rsid w:val="00247913"/>
    <w:rsid w:val="00247B95"/>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49A"/>
    <w:rsid w:val="0026434F"/>
    <w:rsid w:val="00265047"/>
    <w:rsid w:val="00265E4A"/>
    <w:rsid w:val="002666E3"/>
    <w:rsid w:val="00266F0D"/>
    <w:rsid w:val="00270138"/>
    <w:rsid w:val="00270185"/>
    <w:rsid w:val="0027065D"/>
    <w:rsid w:val="0027097F"/>
    <w:rsid w:val="00271C5E"/>
    <w:rsid w:val="00274A3C"/>
    <w:rsid w:val="00274F5C"/>
    <w:rsid w:val="0027511E"/>
    <w:rsid w:val="002757DE"/>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491C"/>
    <w:rsid w:val="002950E7"/>
    <w:rsid w:val="00295452"/>
    <w:rsid w:val="00295939"/>
    <w:rsid w:val="00295C9F"/>
    <w:rsid w:val="00295FA8"/>
    <w:rsid w:val="00297322"/>
    <w:rsid w:val="002A0A3C"/>
    <w:rsid w:val="002A0C9A"/>
    <w:rsid w:val="002A207B"/>
    <w:rsid w:val="002A26EE"/>
    <w:rsid w:val="002A28FB"/>
    <w:rsid w:val="002A2FAE"/>
    <w:rsid w:val="002A38AC"/>
    <w:rsid w:val="002A39D4"/>
    <w:rsid w:val="002A4F7A"/>
    <w:rsid w:val="002A5DAB"/>
    <w:rsid w:val="002A5F0E"/>
    <w:rsid w:val="002A6561"/>
    <w:rsid w:val="002A71A2"/>
    <w:rsid w:val="002A739F"/>
    <w:rsid w:val="002B0071"/>
    <w:rsid w:val="002B1517"/>
    <w:rsid w:val="002B1D2A"/>
    <w:rsid w:val="002B1DFD"/>
    <w:rsid w:val="002B2EE2"/>
    <w:rsid w:val="002B3288"/>
    <w:rsid w:val="002B42FF"/>
    <w:rsid w:val="002B4E7A"/>
    <w:rsid w:val="002B52DA"/>
    <w:rsid w:val="002B584C"/>
    <w:rsid w:val="002C047A"/>
    <w:rsid w:val="002C09C5"/>
    <w:rsid w:val="002C0B76"/>
    <w:rsid w:val="002C0BD7"/>
    <w:rsid w:val="002C23E9"/>
    <w:rsid w:val="002C496D"/>
    <w:rsid w:val="002C4A71"/>
    <w:rsid w:val="002C4D6E"/>
    <w:rsid w:val="002C4D7A"/>
    <w:rsid w:val="002C4FFF"/>
    <w:rsid w:val="002D10BF"/>
    <w:rsid w:val="002D28C3"/>
    <w:rsid w:val="002D46E2"/>
    <w:rsid w:val="002D4B53"/>
    <w:rsid w:val="002D7839"/>
    <w:rsid w:val="002D7C1F"/>
    <w:rsid w:val="002D7F70"/>
    <w:rsid w:val="002E0A2D"/>
    <w:rsid w:val="002E1102"/>
    <w:rsid w:val="002E23AC"/>
    <w:rsid w:val="002E2935"/>
    <w:rsid w:val="002E31B9"/>
    <w:rsid w:val="002E3603"/>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496"/>
    <w:rsid w:val="002F7846"/>
    <w:rsid w:val="003001C3"/>
    <w:rsid w:val="00300469"/>
    <w:rsid w:val="00301585"/>
    <w:rsid w:val="00303DD6"/>
    <w:rsid w:val="003048A4"/>
    <w:rsid w:val="00305407"/>
    <w:rsid w:val="003064E5"/>
    <w:rsid w:val="003064FC"/>
    <w:rsid w:val="0031015B"/>
    <w:rsid w:val="00310BDF"/>
    <w:rsid w:val="00310DC9"/>
    <w:rsid w:val="00310E93"/>
    <w:rsid w:val="003126B4"/>
    <w:rsid w:val="00312BCC"/>
    <w:rsid w:val="00312CA5"/>
    <w:rsid w:val="003138DC"/>
    <w:rsid w:val="00313D6B"/>
    <w:rsid w:val="00314BB8"/>
    <w:rsid w:val="00316267"/>
    <w:rsid w:val="00316392"/>
    <w:rsid w:val="003175A0"/>
    <w:rsid w:val="003207F0"/>
    <w:rsid w:val="003208C0"/>
    <w:rsid w:val="00320A88"/>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4AB5"/>
    <w:rsid w:val="00336105"/>
    <w:rsid w:val="003373B8"/>
    <w:rsid w:val="00341034"/>
    <w:rsid w:val="003410DF"/>
    <w:rsid w:val="003413DC"/>
    <w:rsid w:val="003414F8"/>
    <w:rsid w:val="003416B3"/>
    <w:rsid w:val="00341707"/>
    <w:rsid w:val="0034298B"/>
    <w:rsid w:val="00344D8E"/>
    <w:rsid w:val="003461FC"/>
    <w:rsid w:val="003462F9"/>
    <w:rsid w:val="00346785"/>
    <w:rsid w:val="00347A78"/>
    <w:rsid w:val="00347AE5"/>
    <w:rsid w:val="003511F8"/>
    <w:rsid w:val="00352271"/>
    <w:rsid w:val="003538C9"/>
    <w:rsid w:val="00354140"/>
    <w:rsid w:val="00354413"/>
    <w:rsid w:val="00354F10"/>
    <w:rsid w:val="003555A4"/>
    <w:rsid w:val="00355C37"/>
    <w:rsid w:val="003568FA"/>
    <w:rsid w:val="00357055"/>
    <w:rsid w:val="00357577"/>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6B7"/>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4BA0"/>
    <w:rsid w:val="003957EF"/>
    <w:rsid w:val="00397299"/>
    <w:rsid w:val="00397483"/>
    <w:rsid w:val="00397B07"/>
    <w:rsid w:val="00397F47"/>
    <w:rsid w:val="003A0260"/>
    <w:rsid w:val="003A1189"/>
    <w:rsid w:val="003A1BDD"/>
    <w:rsid w:val="003A2E93"/>
    <w:rsid w:val="003A390E"/>
    <w:rsid w:val="003A4471"/>
    <w:rsid w:val="003A6F5B"/>
    <w:rsid w:val="003A7643"/>
    <w:rsid w:val="003B0D11"/>
    <w:rsid w:val="003B1C83"/>
    <w:rsid w:val="003B2170"/>
    <w:rsid w:val="003B3A9E"/>
    <w:rsid w:val="003B3C15"/>
    <w:rsid w:val="003B3DC7"/>
    <w:rsid w:val="003B4DAB"/>
    <w:rsid w:val="003B630D"/>
    <w:rsid w:val="003B64A9"/>
    <w:rsid w:val="003B685B"/>
    <w:rsid w:val="003B6B4E"/>
    <w:rsid w:val="003C03FC"/>
    <w:rsid w:val="003C0839"/>
    <w:rsid w:val="003C2513"/>
    <w:rsid w:val="003C279A"/>
    <w:rsid w:val="003C5A5D"/>
    <w:rsid w:val="003C7B6C"/>
    <w:rsid w:val="003D044F"/>
    <w:rsid w:val="003D122A"/>
    <w:rsid w:val="003D127F"/>
    <w:rsid w:val="003D1CCD"/>
    <w:rsid w:val="003D2EAF"/>
    <w:rsid w:val="003D36B4"/>
    <w:rsid w:val="003D39C6"/>
    <w:rsid w:val="003D3A89"/>
    <w:rsid w:val="003D5D3B"/>
    <w:rsid w:val="003D60DA"/>
    <w:rsid w:val="003D7F8E"/>
    <w:rsid w:val="003E06EB"/>
    <w:rsid w:val="003E0E2A"/>
    <w:rsid w:val="003E1CA7"/>
    <w:rsid w:val="003E365E"/>
    <w:rsid w:val="003E3E04"/>
    <w:rsid w:val="003E424C"/>
    <w:rsid w:val="003E5A45"/>
    <w:rsid w:val="003E704F"/>
    <w:rsid w:val="003E7098"/>
    <w:rsid w:val="003E7473"/>
    <w:rsid w:val="003F1125"/>
    <w:rsid w:val="003F11C1"/>
    <w:rsid w:val="003F14DF"/>
    <w:rsid w:val="003F2199"/>
    <w:rsid w:val="003F3470"/>
    <w:rsid w:val="003F3517"/>
    <w:rsid w:val="003F45F5"/>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15CC7"/>
    <w:rsid w:val="0041748C"/>
    <w:rsid w:val="004213A8"/>
    <w:rsid w:val="00421E00"/>
    <w:rsid w:val="00421F72"/>
    <w:rsid w:val="0042380E"/>
    <w:rsid w:val="00424027"/>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3A45"/>
    <w:rsid w:val="00443E03"/>
    <w:rsid w:val="00445951"/>
    <w:rsid w:val="00445FF5"/>
    <w:rsid w:val="00446957"/>
    <w:rsid w:val="004470F9"/>
    <w:rsid w:val="004472BF"/>
    <w:rsid w:val="00447322"/>
    <w:rsid w:val="00451B03"/>
    <w:rsid w:val="00451E42"/>
    <w:rsid w:val="00452001"/>
    <w:rsid w:val="004532DB"/>
    <w:rsid w:val="00453604"/>
    <w:rsid w:val="004539B6"/>
    <w:rsid w:val="004543A0"/>
    <w:rsid w:val="00454D41"/>
    <w:rsid w:val="00454E1B"/>
    <w:rsid w:val="00455CB1"/>
    <w:rsid w:val="004565DB"/>
    <w:rsid w:val="00456A9A"/>
    <w:rsid w:val="0045746E"/>
    <w:rsid w:val="00457521"/>
    <w:rsid w:val="0045760A"/>
    <w:rsid w:val="00457822"/>
    <w:rsid w:val="00461383"/>
    <w:rsid w:val="004627C7"/>
    <w:rsid w:val="00462F08"/>
    <w:rsid w:val="004636F0"/>
    <w:rsid w:val="00463B58"/>
    <w:rsid w:val="00463D0A"/>
    <w:rsid w:val="00464137"/>
    <w:rsid w:val="00464896"/>
    <w:rsid w:val="00465B9A"/>
    <w:rsid w:val="00465BAD"/>
    <w:rsid w:val="00466C5F"/>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942"/>
    <w:rsid w:val="004E0C49"/>
    <w:rsid w:val="004E2951"/>
    <w:rsid w:val="004E32E2"/>
    <w:rsid w:val="004E3599"/>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4982"/>
    <w:rsid w:val="004F7666"/>
    <w:rsid w:val="004F7AB8"/>
    <w:rsid w:val="00500693"/>
    <w:rsid w:val="0050089F"/>
    <w:rsid w:val="005008FE"/>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342A"/>
    <w:rsid w:val="00545938"/>
    <w:rsid w:val="00545F28"/>
    <w:rsid w:val="005468A2"/>
    <w:rsid w:val="005473C0"/>
    <w:rsid w:val="00547A37"/>
    <w:rsid w:val="005504C5"/>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284B"/>
    <w:rsid w:val="0056389B"/>
    <w:rsid w:val="0056444B"/>
    <w:rsid w:val="005650F6"/>
    <w:rsid w:val="00565DDB"/>
    <w:rsid w:val="005663C5"/>
    <w:rsid w:val="005665C6"/>
    <w:rsid w:val="00566F9C"/>
    <w:rsid w:val="00567AF8"/>
    <w:rsid w:val="005701D3"/>
    <w:rsid w:val="00570CF2"/>
    <w:rsid w:val="00573D71"/>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F03"/>
    <w:rsid w:val="00587C51"/>
    <w:rsid w:val="00587F7B"/>
    <w:rsid w:val="005904CB"/>
    <w:rsid w:val="005905F3"/>
    <w:rsid w:val="00590F32"/>
    <w:rsid w:val="00591FFC"/>
    <w:rsid w:val="00592973"/>
    <w:rsid w:val="0059355C"/>
    <w:rsid w:val="005937C3"/>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4C71"/>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2098"/>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8FD"/>
    <w:rsid w:val="006161A3"/>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881"/>
    <w:rsid w:val="00626D65"/>
    <w:rsid w:val="00626E9E"/>
    <w:rsid w:val="006277E0"/>
    <w:rsid w:val="006320E8"/>
    <w:rsid w:val="00632E0E"/>
    <w:rsid w:val="00632FD1"/>
    <w:rsid w:val="0063351A"/>
    <w:rsid w:val="0063385C"/>
    <w:rsid w:val="006338FC"/>
    <w:rsid w:val="00636126"/>
    <w:rsid w:val="00637256"/>
    <w:rsid w:val="006379CB"/>
    <w:rsid w:val="00637E7C"/>
    <w:rsid w:val="0064092C"/>
    <w:rsid w:val="00640DD1"/>
    <w:rsid w:val="00642FB1"/>
    <w:rsid w:val="00643019"/>
    <w:rsid w:val="00643AAF"/>
    <w:rsid w:val="00644156"/>
    <w:rsid w:val="0064551C"/>
    <w:rsid w:val="00645D50"/>
    <w:rsid w:val="00646189"/>
    <w:rsid w:val="0064757D"/>
    <w:rsid w:val="00647C66"/>
    <w:rsid w:val="0065113A"/>
    <w:rsid w:val="006515E0"/>
    <w:rsid w:val="0065339E"/>
    <w:rsid w:val="00653ECA"/>
    <w:rsid w:val="00654172"/>
    <w:rsid w:val="006550AF"/>
    <w:rsid w:val="006556FF"/>
    <w:rsid w:val="00655DC7"/>
    <w:rsid w:val="006565E6"/>
    <w:rsid w:val="006572DD"/>
    <w:rsid w:val="00661903"/>
    <w:rsid w:val="006621CE"/>
    <w:rsid w:val="00663095"/>
    <w:rsid w:val="00663F05"/>
    <w:rsid w:val="00664423"/>
    <w:rsid w:val="006648C5"/>
    <w:rsid w:val="00664AD9"/>
    <w:rsid w:val="00664FCC"/>
    <w:rsid w:val="006658FC"/>
    <w:rsid w:val="006703A6"/>
    <w:rsid w:val="00670764"/>
    <w:rsid w:val="0067135F"/>
    <w:rsid w:val="00671754"/>
    <w:rsid w:val="00671991"/>
    <w:rsid w:val="00672582"/>
    <w:rsid w:val="006729DE"/>
    <w:rsid w:val="00673215"/>
    <w:rsid w:val="00673564"/>
    <w:rsid w:val="00673E5E"/>
    <w:rsid w:val="00674D57"/>
    <w:rsid w:val="0067560C"/>
    <w:rsid w:val="00676339"/>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0A8"/>
    <w:rsid w:val="00693133"/>
    <w:rsid w:val="006931B5"/>
    <w:rsid w:val="00694402"/>
    <w:rsid w:val="00694942"/>
    <w:rsid w:val="00695636"/>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68FA"/>
    <w:rsid w:val="006A6AC0"/>
    <w:rsid w:val="006B0752"/>
    <w:rsid w:val="006B0CD3"/>
    <w:rsid w:val="006B1CF1"/>
    <w:rsid w:val="006B28B6"/>
    <w:rsid w:val="006B2A5E"/>
    <w:rsid w:val="006B453B"/>
    <w:rsid w:val="006B496E"/>
    <w:rsid w:val="006B5D49"/>
    <w:rsid w:val="006B65EE"/>
    <w:rsid w:val="006B6F3F"/>
    <w:rsid w:val="006C0900"/>
    <w:rsid w:val="006C178F"/>
    <w:rsid w:val="006C39D8"/>
    <w:rsid w:val="006C4AC7"/>
    <w:rsid w:val="006C4D4F"/>
    <w:rsid w:val="006C4D80"/>
    <w:rsid w:val="006C4F09"/>
    <w:rsid w:val="006C55E8"/>
    <w:rsid w:val="006C6301"/>
    <w:rsid w:val="006C7025"/>
    <w:rsid w:val="006D05B1"/>
    <w:rsid w:val="006D1283"/>
    <w:rsid w:val="006D251F"/>
    <w:rsid w:val="006D2967"/>
    <w:rsid w:val="006D3420"/>
    <w:rsid w:val="006D3789"/>
    <w:rsid w:val="006D4702"/>
    <w:rsid w:val="006D67A3"/>
    <w:rsid w:val="006D6C23"/>
    <w:rsid w:val="006D6CCA"/>
    <w:rsid w:val="006D7487"/>
    <w:rsid w:val="006E2DE5"/>
    <w:rsid w:val="006E32DB"/>
    <w:rsid w:val="006E5415"/>
    <w:rsid w:val="006E586B"/>
    <w:rsid w:val="006E5DF8"/>
    <w:rsid w:val="006E65A1"/>
    <w:rsid w:val="006E688F"/>
    <w:rsid w:val="006F033B"/>
    <w:rsid w:val="006F0AC4"/>
    <w:rsid w:val="006F13FB"/>
    <w:rsid w:val="006F1F1F"/>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25F1"/>
    <w:rsid w:val="0071448C"/>
    <w:rsid w:val="00716BC2"/>
    <w:rsid w:val="00716BF1"/>
    <w:rsid w:val="00716CBD"/>
    <w:rsid w:val="00716D6C"/>
    <w:rsid w:val="007202C0"/>
    <w:rsid w:val="007202E9"/>
    <w:rsid w:val="00720479"/>
    <w:rsid w:val="00721B05"/>
    <w:rsid w:val="00721F67"/>
    <w:rsid w:val="007239F4"/>
    <w:rsid w:val="007256E4"/>
    <w:rsid w:val="0072629B"/>
    <w:rsid w:val="00726EC9"/>
    <w:rsid w:val="00727BBA"/>
    <w:rsid w:val="00730FC7"/>
    <w:rsid w:val="00732F05"/>
    <w:rsid w:val="007346B5"/>
    <w:rsid w:val="007346E3"/>
    <w:rsid w:val="0073478E"/>
    <w:rsid w:val="00734EA6"/>
    <w:rsid w:val="00734FB9"/>
    <w:rsid w:val="00735087"/>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3B20"/>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29DC"/>
    <w:rsid w:val="00782C75"/>
    <w:rsid w:val="00783A14"/>
    <w:rsid w:val="00783A44"/>
    <w:rsid w:val="00783CE9"/>
    <w:rsid w:val="007844E8"/>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46E3"/>
    <w:rsid w:val="007A57C7"/>
    <w:rsid w:val="007A5E0F"/>
    <w:rsid w:val="007A6532"/>
    <w:rsid w:val="007A7099"/>
    <w:rsid w:val="007A72E1"/>
    <w:rsid w:val="007A7671"/>
    <w:rsid w:val="007A778D"/>
    <w:rsid w:val="007B1812"/>
    <w:rsid w:val="007B1DE3"/>
    <w:rsid w:val="007B284E"/>
    <w:rsid w:val="007B29D4"/>
    <w:rsid w:val="007B3B4B"/>
    <w:rsid w:val="007B3D04"/>
    <w:rsid w:val="007B42D0"/>
    <w:rsid w:val="007B6101"/>
    <w:rsid w:val="007B6809"/>
    <w:rsid w:val="007C076F"/>
    <w:rsid w:val="007C09C5"/>
    <w:rsid w:val="007C0A5F"/>
    <w:rsid w:val="007C1596"/>
    <w:rsid w:val="007C17B6"/>
    <w:rsid w:val="007C280E"/>
    <w:rsid w:val="007C3DF3"/>
    <w:rsid w:val="007C3F68"/>
    <w:rsid w:val="007C5B7F"/>
    <w:rsid w:val="007C5FEA"/>
    <w:rsid w:val="007C67EF"/>
    <w:rsid w:val="007C69B8"/>
    <w:rsid w:val="007C7024"/>
    <w:rsid w:val="007C71BD"/>
    <w:rsid w:val="007C7576"/>
    <w:rsid w:val="007C7673"/>
    <w:rsid w:val="007D010D"/>
    <w:rsid w:val="007D16CD"/>
    <w:rsid w:val="007D1717"/>
    <w:rsid w:val="007D27C5"/>
    <w:rsid w:val="007D4666"/>
    <w:rsid w:val="007D5B3F"/>
    <w:rsid w:val="007D5BFF"/>
    <w:rsid w:val="007D6C09"/>
    <w:rsid w:val="007E0486"/>
    <w:rsid w:val="007E13C0"/>
    <w:rsid w:val="007E191B"/>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04A"/>
    <w:rsid w:val="00817353"/>
    <w:rsid w:val="00817F0C"/>
    <w:rsid w:val="008201B3"/>
    <w:rsid w:val="008203DC"/>
    <w:rsid w:val="00820749"/>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15C5"/>
    <w:rsid w:val="008425A3"/>
    <w:rsid w:val="008430FC"/>
    <w:rsid w:val="008440C6"/>
    <w:rsid w:val="00844A84"/>
    <w:rsid w:val="00845C87"/>
    <w:rsid w:val="008465AF"/>
    <w:rsid w:val="00846FF8"/>
    <w:rsid w:val="00847B6E"/>
    <w:rsid w:val="0085122F"/>
    <w:rsid w:val="00853138"/>
    <w:rsid w:val="008538C8"/>
    <w:rsid w:val="008546A4"/>
    <w:rsid w:val="0085515A"/>
    <w:rsid w:val="00855757"/>
    <w:rsid w:val="0085691A"/>
    <w:rsid w:val="00857B65"/>
    <w:rsid w:val="008610CA"/>
    <w:rsid w:val="00861271"/>
    <w:rsid w:val="00861FC4"/>
    <w:rsid w:val="008627DC"/>
    <w:rsid w:val="00862BF1"/>
    <w:rsid w:val="00863784"/>
    <w:rsid w:val="008659D5"/>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76AE"/>
    <w:rsid w:val="00877B60"/>
    <w:rsid w:val="008802DA"/>
    <w:rsid w:val="00881A13"/>
    <w:rsid w:val="00883CCD"/>
    <w:rsid w:val="00884CB1"/>
    <w:rsid w:val="00884D11"/>
    <w:rsid w:val="00886B8F"/>
    <w:rsid w:val="0088703A"/>
    <w:rsid w:val="00887C08"/>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3055"/>
    <w:rsid w:val="008A39BD"/>
    <w:rsid w:val="008A3A76"/>
    <w:rsid w:val="008A547F"/>
    <w:rsid w:val="008A5FC5"/>
    <w:rsid w:val="008A65D0"/>
    <w:rsid w:val="008A6F17"/>
    <w:rsid w:val="008A70D4"/>
    <w:rsid w:val="008A7A35"/>
    <w:rsid w:val="008A7FD2"/>
    <w:rsid w:val="008B0854"/>
    <w:rsid w:val="008B08F6"/>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3F40"/>
    <w:rsid w:val="008E4278"/>
    <w:rsid w:val="008E490A"/>
    <w:rsid w:val="008E4D09"/>
    <w:rsid w:val="008F0164"/>
    <w:rsid w:val="008F11DE"/>
    <w:rsid w:val="008F21DC"/>
    <w:rsid w:val="008F2514"/>
    <w:rsid w:val="008F2A3A"/>
    <w:rsid w:val="008F4B2B"/>
    <w:rsid w:val="008F5C55"/>
    <w:rsid w:val="008F61F3"/>
    <w:rsid w:val="009000CF"/>
    <w:rsid w:val="009002AD"/>
    <w:rsid w:val="009002E8"/>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720A"/>
    <w:rsid w:val="00930F77"/>
    <w:rsid w:val="009311DC"/>
    <w:rsid w:val="009318F6"/>
    <w:rsid w:val="00932615"/>
    <w:rsid w:val="009326E5"/>
    <w:rsid w:val="00932992"/>
    <w:rsid w:val="0093328C"/>
    <w:rsid w:val="00934C9E"/>
    <w:rsid w:val="00935AE1"/>
    <w:rsid w:val="0093626B"/>
    <w:rsid w:val="00936744"/>
    <w:rsid w:val="0093711B"/>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A15"/>
    <w:rsid w:val="0095602B"/>
    <w:rsid w:val="00956121"/>
    <w:rsid w:val="0095642C"/>
    <w:rsid w:val="009569C0"/>
    <w:rsid w:val="00957559"/>
    <w:rsid w:val="00957659"/>
    <w:rsid w:val="00957D18"/>
    <w:rsid w:val="00957EB8"/>
    <w:rsid w:val="00960230"/>
    <w:rsid w:val="00960E92"/>
    <w:rsid w:val="0096102B"/>
    <w:rsid w:val="009610FF"/>
    <w:rsid w:val="00962905"/>
    <w:rsid w:val="00962A84"/>
    <w:rsid w:val="009639AD"/>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55BB"/>
    <w:rsid w:val="009757C6"/>
    <w:rsid w:val="00976155"/>
    <w:rsid w:val="00976541"/>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EAF"/>
    <w:rsid w:val="009933EC"/>
    <w:rsid w:val="00994D77"/>
    <w:rsid w:val="00995069"/>
    <w:rsid w:val="00995C1F"/>
    <w:rsid w:val="009A0C33"/>
    <w:rsid w:val="009A0DF0"/>
    <w:rsid w:val="009A110D"/>
    <w:rsid w:val="009A19C4"/>
    <w:rsid w:val="009A233B"/>
    <w:rsid w:val="009A2A15"/>
    <w:rsid w:val="009A3086"/>
    <w:rsid w:val="009A3F08"/>
    <w:rsid w:val="009A6521"/>
    <w:rsid w:val="009A6C9B"/>
    <w:rsid w:val="009B0255"/>
    <w:rsid w:val="009B04A3"/>
    <w:rsid w:val="009B0803"/>
    <w:rsid w:val="009B0858"/>
    <w:rsid w:val="009B1747"/>
    <w:rsid w:val="009B1F44"/>
    <w:rsid w:val="009B305E"/>
    <w:rsid w:val="009B33D7"/>
    <w:rsid w:val="009B3A8E"/>
    <w:rsid w:val="009B4006"/>
    <w:rsid w:val="009B4FF9"/>
    <w:rsid w:val="009B5411"/>
    <w:rsid w:val="009B5560"/>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89A"/>
    <w:rsid w:val="009F0E42"/>
    <w:rsid w:val="009F1019"/>
    <w:rsid w:val="009F10E0"/>
    <w:rsid w:val="009F1971"/>
    <w:rsid w:val="009F4143"/>
    <w:rsid w:val="009F4D4A"/>
    <w:rsid w:val="009F6170"/>
    <w:rsid w:val="009F64B3"/>
    <w:rsid w:val="009F720B"/>
    <w:rsid w:val="009F78FB"/>
    <w:rsid w:val="00A01004"/>
    <w:rsid w:val="00A01CE1"/>
    <w:rsid w:val="00A02BED"/>
    <w:rsid w:val="00A02EEB"/>
    <w:rsid w:val="00A04824"/>
    <w:rsid w:val="00A04BA1"/>
    <w:rsid w:val="00A076F5"/>
    <w:rsid w:val="00A106CB"/>
    <w:rsid w:val="00A10FF8"/>
    <w:rsid w:val="00A115F2"/>
    <w:rsid w:val="00A11859"/>
    <w:rsid w:val="00A12E23"/>
    <w:rsid w:val="00A13402"/>
    <w:rsid w:val="00A13A36"/>
    <w:rsid w:val="00A13B23"/>
    <w:rsid w:val="00A1405E"/>
    <w:rsid w:val="00A146AF"/>
    <w:rsid w:val="00A14898"/>
    <w:rsid w:val="00A14D96"/>
    <w:rsid w:val="00A15868"/>
    <w:rsid w:val="00A15EAE"/>
    <w:rsid w:val="00A2020A"/>
    <w:rsid w:val="00A20699"/>
    <w:rsid w:val="00A20DB4"/>
    <w:rsid w:val="00A20FE8"/>
    <w:rsid w:val="00A21E38"/>
    <w:rsid w:val="00A21F1A"/>
    <w:rsid w:val="00A2246B"/>
    <w:rsid w:val="00A2246F"/>
    <w:rsid w:val="00A22626"/>
    <w:rsid w:val="00A26787"/>
    <w:rsid w:val="00A26D73"/>
    <w:rsid w:val="00A273D3"/>
    <w:rsid w:val="00A30C49"/>
    <w:rsid w:val="00A31700"/>
    <w:rsid w:val="00A34028"/>
    <w:rsid w:val="00A371AE"/>
    <w:rsid w:val="00A372B1"/>
    <w:rsid w:val="00A373FB"/>
    <w:rsid w:val="00A37DB1"/>
    <w:rsid w:val="00A37F8D"/>
    <w:rsid w:val="00A37FA2"/>
    <w:rsid w:val="00A430B5"/>
    <w:rsid w:val="00A44408"/>
    <w:rsid w:val="00A4517B"/>
    <w:rsid w:val="00A47745"/>
    <w:rsid w:val="00A47B38"/>
    <w:rsid w:val="00A47EF9"/>
    <w:rsid w:val="00A501F6"/>
    <w:rsid w:val="00A50845"/>
    <w:rsid w:val="00A52B53"/>
    <w:rsid w:val="00A54015"/>
    <w:rsid w:val="00A54275"/>
    <w:rsid w:val="00A559A0"/>
    <w:rsid w:val="00A55D97"/>
    <w:rsid w:val="00A560A9"/>
    <w:rsid w:val="00A60019"/>
    <w:rsid w:val="00A6042F"/>
    <w:rsid w:val="00A61623"/>
    <w:rsid w:val="00A634B9"/>
    <w:rsid w:val="00A6402A"/>
    <w:rsid w:val="00A64B84"/>
    <w:rsid w:val="00A6693D"/>
    <w:rsid w:val="00A66C8F"/>
    <w:rsid w:val="00A66CAC"/>
    <w:rsid w:val="00A7028C"/>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B58"/>
    <w:rsid w:val="00A83E9F"/>
    <w:rsid w:val="00A848AA"/>
    <w:rsid w:val="00A84900"/>
    <w:rsid w:val="00A85075"/>
    <w:rsid w:val="00A85619"/>
    <w:rsid w:val="00A856BE"/>
    <w:rsid w:val="00A85E4F"/>
    <w:rsid w:val="00A875BA"/>
    <w:rsid w:val="00A903CF"/>
    <w:rsid w:val="00A90D9E"/>
    <w:rsid w:val="00A91105"/>
    <w:rsid w:val="00A911D4"/>
    <w:rsid w:val="00A928EC"/>
    <w:rsid w:val="00A92CE3"/>
    <w:rsid w:val="00A93785"/>
    <w:rsid w:val="00A944AD"/>
    <w:rsid w:val="00A94503"/>
    <w:rsid w:val="00A94E7C"/>
    <w:rsid w:val="00A95046"/>
    <w:rsid w:val="00A9545D"/>
    <w:rsid w:val="00A95563"/>
    <w:rsid w:val="00A9619A"/>
    <w:rsid w:val="00A97392"/>
    <w:rsid w:val="00AA0C0D"/>
    <w:rsid w:val="00AA162A"/>
    <w:rsid w:val="00AA2093"/>
    <w:rsid w:val="00AA243A"/>
    <w:rsid w:val="00AA26AC"/>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D82"/>
    <w:rsid w:val="00AB5DF0"/>
    <w:rsid w:val="00AB690E"/>
    <w:rsid w:val="00AB6B15"/>
    <w:rsid w:val="00AB7A03"/>
    <w:rsid w:val="00AB7C8A"/>
    <w:rsid w:val="00AB7D16"/>
    <w:rsid w:val="00AB7DEA"/>
    <w:rsid w:val="00AB7E97"/>
    <w:rsid w:val="00AC01D1"/>
    <w:rsid w:val="00AC06E7"/>
    <w:rsid w:val="00AC083F"/>
    <w:rsid w:val="00AC0A26"/>
    <w:rsid w:val="00AC3A31"/>
    <w:rsid w:val="00AC3D95"/>
    <w:rsid w:val="00AC46D6"/>
    <w:rsid w:val="00AC5F12"/>
    <w:rsid w:val="00AC794E"/>
    <w:rsid w:val="00AD05A0"/>
    <w:rsid w:val="00AD0702"/>
    <w:rsid w:val="00AD10FC"/>
    <w:rsid w:val="00AD11DD"/>
    <w:rsid w:val="00AD139C"/>
    <w:rsid w:val="00AD1469"/>
    <w:rsid w:val="00AD19CA"/>
    <w:rsid w:val="00AD253F"/>
    <w:rsid w:val="00AD28A2"/>
    <w:rsid w:val="00AD2B75"/>
    <w:rsid w:val="00AD32FC"/>
    <w:rsid w:val="00AD39A9"/>
    <w:rsid w:val="00AD56A8"/>
    <w:rsid w:val="00AD7597"/>
    <w:rsid w:val="00AD7679"/>
    <w:rsid w:val="00AD7A33"/>
    <w:rsid w:val="00AE20FA"/>
    <w:rsid w:val="00AE28F2"/>
    <w:rsid w:val="00AE684B"/>
    <w:rsid w:val="00AF06FC"/>
    <w:rsid w:val="00AF1235"/>
    <w:rsid w:val="00AF20A1"/>
    <w:rsid w:val="00AF4C5B"/>
    <w:rsid w:val="00AF4CE8"/>
    <w:rsid w:val="00AF721C"/>
    <w:rsid w:val="00AF75CC"/>
    <w:rsid w:val="00AF776D"/>
    <w:rsid w:val="00AF7A56"/>
    <w:rsid w:val="00AF7FA7"/>
    <w:rsid w:val="00B01BE2"/>
    <w:rsid w:val="00B028BD"/>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54D"/>
    <w:rsid w:val="00B46BE4"/>
    <w:rsid w:val="00B46D46"/>
    <w:rsid w:val="00B4762D"/>
    <w:rsid w:val="00B50230"/>
    <w:rsid w:val="00B50391"/>
    <w:rsid w:val="00B53817"/>
    <w:rsid w:val="00B5396B"/>
    <w:rsid w:val="00B55A22"/>
    <w:rsid w:val="00B55E25"/>
    <w:rsid w:val="00B56114"/>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2C9"/>
    <w:rsid w:val="00BB4B74"/>
    <w:rsid w:val="00BB4D3D"/>
    <w:rsid w:val="00BB566F"/>
    <w:rsid w:val="00BB5CD1"/>
    <w:rsid w:val="00BB5E37"/>
    <w:rsid w:val="00BB65AA"/>
    <w:rsid w:val="00BB6AEE"/>
    <w:rsid w:val="00BB6EF4"/>
    <w:rsid w:val="00BB7A3A"/>
    <w:rsid w:val="00BB7AD8"/>
    <w:rsid w:val="00BC14E5"/>
    <w:rsid w:val="00BC1CC5"/>
    <w:rsid w:val="00BC3076"/>
    <w:rsid w:val="00BC336C"/>
    <w:rsid w:val="00BC495E"/>
    <w:rsid w:val="00BC503C"/>
    <w:rsid w:val="00BC533B"/>
    <w:rsid w:val="00BC5AFE"/>
    <w:rsid w:val="00BC6C0B"/>
    <w:rsid w:val="00BC726A"/>
    <w:rsid w:val="00BC7D57"/>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8CE"/>
    <w:rsid w:val="00BE21CC"/>
    <w:rsid w:val="00BE29D8"/>
    <w:rsid w:val="00BE2BAA"/>
    <w:rsid w:val="00BE321C"/>
    <w:rsid w:val="00BE3C9C"/>
    <w:rsid w:val="00BE3DC8"/>
    <w:rsid w:val="00BE4A18"/>
    <w:rsid w:val="00BE5875"/>
    <w:rsid w:val="00BE5B57"/>
    <w:rsid w:val="00BE615A"/>
    <w:rsid w:val="00BE75B1"/>
    <w:rsid w:val="00BF0203"/>
    <w:rsid w:val="00BF0DC1"/>
    <w:rsid w:val="00BF19BC"/>
    <w:rsid w:val="00BF3595"/>
    <w:rsid w:val="00BF3817"/>
    <w:rsid w:val="00BF45C5"/>
    <w:rsid w:val="00BF4FD2"/>
    <w:rsid w:val="00BF67CD"/>
    <w:rsid w:val="00BF6A36"/>
    <w:rsid w:val="00BF7F2B"/>
    <w:rsid w:val="00C00929"/>
    <w:rsid w:val="00C00A3B"/>
    <w:rsid w:val="00C02F3B"/>
    <w:rsid w:val="00C0309F"/>
    <w:rsid w:val="00C03947"/>
    <w:rsid w:val="00C04074"/>
    <w:rsid w:val="00C0475A"/>
    <w:rsid w:val="00C0482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16B3"/>
    <w:rsid w:val="00C25660"/>
    <w:rsid w:val="00C25A94"/>
    <w:rsid w:val="00C25B0F"/>
    <w:rsid w:val="00C25E4A"/>
    <w:rsid w:val="00C2677F"/>
    <w:rsid w:val="00C26A5B"/>
    <w:rsid w:val="00C3064F"/>
    <w:rsid w:val="00C30FE7"/>
    <w:rsid w:val="00C314C5"/>
    <w:rsid w:val="00C31729"/>
    <w:rsid w:val="00C3291D"/>
    <w:rsid w:val="00C330F2"/>
    <w:rsid w:val="00C34339"/>
    <w:rsid w:val="00C37A55"/>
    <w:rsid w:val="00C406C3"/>
    <w:rsid w:val="00C408E0"/>
    <w:rsid w:val="00C40982"/>
    <w:rsid w:val="00C4209D"/>
    <w:rsid w:val="00C42670"/>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3BB9"/>
    <w:rsid w:val="00C57AF1"/>
    <w:rsid w:val="00C60E6E"/>
    <w:rsid w:val="00C63761"/>
    <w:rsid w:val="00C6395C"/>
    <w:rsid w:val="00C63AEE"/>
    <w:rsid w:val="00C6453A"/>
    <w:rsid w:val="00C64784"/>
    <w:rsid w:val="00C64A52"/>
    <w:rsid w:val="00C653BF"/>
    <w:rsid w:val="00C65540"/>
    <w:rsid w:val="00C655D1"/>
    <w:rsid w:val="00C65B06"/>
    <w:rsid w:val="00C66CAF"/>
    <w:rsid w:val="00C702BC"/>
    <w:rsid w:val="00C70FCA"/>
    <w:rsid w:val="00C711A4"/>
    <w:rsid w:val="00C725E5"/>
    <w:rsid w:val="00C72E23"/>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D05CC"/>
    <w:rsid w:val="00CD1CBE"/>
    <w:rsid w:val="00CD2731"/>
    <w:rsid w:val="00CD2CFB"/>
    <w:rsid w:val="00CD3178"/>
    <w:rsid w:val="00CD3B3F"/>
    <w:rsid w:val="00CD3BA9"/>
    <w:rsid w:val="00CD3D46"/>
    <w:rsid w:val="00CD4207"/>
    <w:rsid w:val="00CD4382"/>
    <w:rsid w:val="00CD52A2"/>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8E1"/>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5135"/>
    <w:rsid w:val="00D266E8"/>
    <w:rsid w:val="00D27157"/>
    <w:rsid w:val="00D30094"/>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40468"/>
    <w:rsid w:val="00D40B59"/>
    <w:rsid w:val="00D40B74"/>
    <w:rsid w:val="00D41D46"/>
    <w:rsid w:val="00D42A08"/>
    <w:rsid w:val="00D435B0"/>
    <w:rsid w:val="00D43692"/>
    <w:rsid w:val="00D440F7"/>
    <w:rsid w:val="00D4449B"/>
    <w:rsid w:val="00D45046"/>
    <w:rsid w:val="00D459A3"/>
    <w:rsid w:val="00D472A2"/>
    <w:rsid w:val="00D47862"/>
    <w:rsid w:val="00D508B1"/>
    <w:rsid w:val="00D50FDE"/>
    <w:rsid w:val="00D51B9D"/>
    <w:rsid w:val="00D51C7A"/>
    <w:rsid w:val="00D53A72"/>
    <w:rsid w:val="00D53AA1"/>
    <w:rsid w:val="00D53BE1"/>
    <w:rsid w:val="00D54660"/>
    <w:rsid w:val="00D54BEA"/>
    <w:rsid w:val="00D552E2"/>
    <w:rsid w:val="00D5572E"/>
    <w:rsid w:val="00D569E2"/>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5FF"/>
    <w:rsid w:val="00D67EA0"/>
    <w:rsid w:val="00D7211A"/>
    <w:rsid w:val="00D73811"/>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7D3D"/>
    <w:rsid w:val="00D91ACC"/>
    <w:rsid w:val="00D91B9B"/>
    <w:rsid w:val="00D93770"/>
    <w:rsid w:val="00D94B00"/>
    <w:rsid w:val="00D965C6"/>
    <w:rsid w:val="00DA0CC1"/>
    <w:rsid w:val="00DA0E49"/>
    <w:rsid w:val="00DA1E2B"/>
    <w:rsid w:val="00DA261C"/>
    <w:rsid w:val="00DA27AE"/>
    <w:rsid w:val="00DA5595"/>
    <w:rsid w:val="00DA61E9"/>
    <w:rsid w:val="00DA6921"/>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E97"/>
    <w:rsid w:val="00DE21F4"/>
    <w:rsid w:val="00DE26CC"/>
    <w:rsid w:val="00DE3F1A"/>
    <w:rsid w:val="00DE5187"/>
    <w:rsid w:val="00DE59DF"/>
    <w:rsid w:val="00DE7158"/>
    <w:rsid w:val="00DF035F"/>
    <w:rsid w:val="00DF1422"/>
    <w:rsid w:val="00DF1D61"/>
    <w:rsid w:val="00DF2142"/>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CB4"/>
    <w:rsid w:val="00E35CF1"/>
    <w:rsid w:val="00E36295"/>
    <w:rsid w:val="00E36AC2"/>
    <w:rsid w:val="00E36C75"/>
    <w:rsid w:val="00E4066D"/>
    <w:rsid w:val="00E406A2"/>
    <w:rsid w:val="00E419BE"/>
    <w:rsid w:val="00E41FF6"/>
    <w:rsid w:val="00E43D02"/>
    <w:rsid w:val="00E43EDA"/>
    <w:rsid w:val="00E441AA"/>
    <w:rsid w:val="00E44666"/>
    <w:rsid w:val="00E44C75"/>
    <w:rsid w:val="00E44D04"/>
    <w:rsid w:val="00E459A1"/>
    <w:rsid w:val="00E4617F"/>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259E"/>
    <w:rsid w:val="00E735E4"/>
    <w:rsid w:val="00E738CD"/>
    <w:rsid w:val="00E743F9"/>
    <w:rsid w:val="00E75651"/>
    <w:rsid w:val="00E76733"/>
    <w:rsid w:val="00E770A0"/>
    <w:rsid w:val="00E77364"/>
    <w:rsid w:val="00E773D4"/>
    <w:rsid w:val="00E802F6"/>
    <w:rsid w:val="00E809D5"/>
    <w:rsid w:val="00E80AD9"/>
    <w:rsid w:val="00E8121D"/>
    <w:rsid w:val="00E815AD"/>
    <w:rsid w:val="00E822BF"/>
    <w:rsid w:val="00E8254A"/>
    <w:rsid w:val="00E825E9"/>
    <w:rsid w:val="00E8288A"/>
    <w:rsid w:val="00E82DC4"/>
    <w:rsid w:val="00E83C48"/>
    <w:rsid w:val="00E84880"/>
    <w:rsid w:val="00E853D5"/>
    <w:rsid w:val="00E859DF"/>
    <w:rsid w:val="00E85C60"/>
    <w:rsid w:val="00E86477"/>
    <w:rsid w:val="00E8659B"/>
    <w:rsid w:val="00E871DC"/>
    <w:rsid w:val="00E87D1E"/>
    <w:rsid w:val="00E900D3"/>
    <w:rsid w:val="00E90D38"/>
    <w:rsid w:val="00E90FBC"/>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58"/>
    <w:rsid w:val="00EA23DC"/>
    <w:rsid w:val="00EA31A5"/>
    <w:rsid w:val="00EA3BD7"/>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4D9C"/>
    <w:rsid w:val="00EE536C"/>
    <w:rsid w:val="00EE6569"/>
    <w:rsid w:val="00EE6CAB"/>
    <w:rsid w:val="00EE763E"/>
    <w:rsid w:val="00EF1892"/>
    <w:rsid w:val="00EF18C8"/>
    <w:rsid w:val="00EF3600"/>
    <w:rsid w:val="00EF455A"/>
    <w:rsid w:val="00EF4ECA"/>
    <w:rsid w:val="00EF4ED8"/>
    <w:rsid w:val="00EF4F52"/>
    <w:rsid w:val="00EF5391"/>
    <w:rsid w:val="00F004A5"/>
    <w:rsid w:val="00F00F81"/>
    <w:rsid w:val="00F01B9D"/>
    <w:rsid w:val="00F02311"/>
    <w:rsid w:val="00F04806"/>
    <w:rsid w:val="00F04CCF"/>
    <w:rsid w:val="00F04EA8"/>
    <w:rsid w:val="00F05016"/>
    <w:rsid w:val="00F05216"/>
    <w:rsid w:val="00F05337"/>
    <w:rsid w:val="00F057F1"/>
    <w:rsid w:val="00F05AFB"/>
    <w:rsid w:val="00F05FF6"/>
    <w:rsid w:val="00F065FD"/>
    <w:rsid w:val="00F10509"/>
    <w:rsid w:val="00F11229"/>
    <w:rsid w:val="00F11956"/>
    <w:rsid w:val="00F12A12"/>
    <w:rsid w:val="00F12BB7"/>
    <w:rsid w:val="00F13099"/>
    <w:rsid w:val="00F144D7"/>
    <w:rsid w:val="00F1526F"/>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DE5"/>
    <w:rsid w:val="00F274A7"/>
    <w:rsid w:val="00F27DF1"/>
    <w:rsid w:val="00F3001B"/>
    <w:rsid w:val="00F3035F"/>
    <w:rsid w:val="00F30B22"/>
    <w:rsid w:val="00F311AF"/>
    <w:rsid w:val="00F32ACC"/>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6A2E"/>
    <w:rsid w:val="00F8700C"/>
    <w:rsid w:val="00F87A23"/>
    <w:rsid w:val="00F90011"/>
    <w:rsid w:val="00F9037A"/>
    <w:rsid w:val="00F906E2"/>
    <w:rsid w:val="00F917A5"/>
    <w:rsid w:val="00F9247D"/>
    <w:rsid w:val="00F92B8B"/>
    <w:rsid w:val="00F92D1C"/>
    <w:rsid w:val="00F93C6E"/>
    <w:rsid w:val="00F93E97"/>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B7BD0"/>
    <w:rsid w:val="00FC00E5"/>
    <w:rsid w:val="00FC0B53"/>
    <w:rsid w:val="00FC0E9C"/>
    <w:rsid w:val="00FC158D"/>
    <w:rsid w:val="00FC18AB"/>
    <w:rsid w:val="00FC1DA1"/>
    <w:rsid w:val="00FC2DDA"/>
    <w:rsid w:val="00FC3C48"/>
    <w:rsid w:val="00FC465C"/>
    <w:rsid w:val="00FC4BD4"/>
    <w:rsid w:val="00FC5DF5"/>
    <w:rsid w:val="00FC5ECF"/>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50</Pages>
  <Words>35307</Words>
  <Characters>201254</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534</cp:revision>
  <cp:lastPrinted>2021-04-01T07:00:00Z</cp:lastPrinted>
  <dcterms:created xsi:type="dcterms:W3CDTF">2021-03-18T07:48:00Z</dcterms:created>
  <dcterms:modified xsi:type="dcterms:W3CDTF">2021-04-0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